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FB9ADC" w14:textId="7069EFFF" w:rsidR="00D738E8" w:rsidRPr="00D738E8" w:rsidRDefault="00D738E8" w:rsidP="00A057AB">
      <w:pPr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32"/>
          <w:szCs w:val="24"/>
        </w:rPr>
        <w:t>Título del trabajo</w:t>
      </w:r>
      <w:r w:rsidRPr="00D738E8">
        <w:rPr>
          <w:rFonts w:ascii="Arial" w:hAnsi="Arial" w:cs="Arial"/>
          <w:b/>
          <w:sz w:val="24"/>
          <w:szCs w:val="24"/>
        </w:rPr>
        <w:br/>
      </w:r>
      <w:r w:rsidR="00A057AB">
        <w:rPr>
          <w:rFonts w:ascii="Arial" w:hAnsi="Arial" w:cs="Arial"/>
          <w:sz w:val="24"/>
          <w:szCs w:val="24"/>
        </w:rPr>
        <w:t xml:space="preserve">Anteproyecto </w:t>
      </w:r>
      <w:r w:rsidRPr="00D738E8">
        <w:rPr>
          <w:rFonts w:ascii="Arial" w:hAnsi="Arial" w:cs="Arial"/>
          <w:sz w:val="24"/>
          <w:szCs w:val="24"/>
        </w:rPr>
        <w:br/>
      </w:r>
      <w:r w:rsidR="008B24E5" w:rsidRPr="008B24E5">
        <w:rPr>
          <w:rFonts w:ascii="Arial" w:hAnsi="Arial" w:cs="Arial"/>
          <w:sz w:val="24"/>
          <w:szCs w:val="24"/>
        </w:rPr>
        <w:t xml:space="preserve">Grupo de Investigación </w:t>
      </w:r>
      <w:r w:rsidR="00A057AB" w:rsidRPr="00221487">
        <w:rPr>
          <w:rFonts w:ascii="Arial" w:hAnsi="Arial" w:cs="Arial"/>
          <w:sz w:val="24"/>
          <w:szCs w:val="24"/>
        </w:rPr>
        <w:t>Economía, Derechos y Globalización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b/>
          <w:sz w:val="24"/>
          <w:szCs w:val="24"/>
        </w:rPr>
        <w:br/>
      </w:r>
      <w:r w:rsidR="001823F8" w:rsidRPr="0034019F">
        <w:rPr>
          <w:rFonts w:ascii="Arial" w:hAnsi="Arial" w:cs="Arial"/>
          <w:b/>
          <w:color w:val="2E74B5" w:themeColor="accent1" w:themeShade="BF"/>
          <w:sz w:val="28"/>
          <w:szCs w:val="24"/>
        </w:rPr>
        <w:t xml:space="preserve">Nombre </w:t>
      </w:r>
      <w:r w:rsidR="001823F8">
        <w:rPr>
          <w:rFonts w:ascii="Arial" w:hAnsi="Arial" w:cs="Arial"/>
          <w:b/>
          <w:color w:val="2E74B5" w:themeColor="accent1" w:themeShade="BF"/>
          <w:sz w:val="28"/>
          <w:szCs w:val="24"/>
        </w:rPr>
        <w:t>y A</w:t>
      </w:r>
      <w:r w:rsidR="001823F8" w:rsidRPr="0034019F">
        <w:rPr>
          <w:rFonts w:ascii="Arial" w:hAnsi="Arial" w:cs="Arial"/>
          <w:b/>
          <w:color w:val="2E74B5" w:themeColor="accent1" w:themeShade="BF"/>
          <w:sz w:val="28"/>
          <w:szCs w:val="24"/>
        </w:rPr>
        <w:t>pellidos (código)</w:t>
      </w:r>
      <w:r w:rsidR="001823F8" w:rsidRPr="00D738E8">
        <w:rPr>
          <w:rFonts w:ascii="Arial" w:hAnsi="Arial" w:cs="Arial"/>
          <w:b/>
          <w:sz w:val="24"/>
          <w:szCs w:val="24"/>
        </w:rPr>
        <w:t xml:space="preserve"> </w:t>
      </w:r>
      <w:r w:rsidR="001823F8" w:rsidRPr="00D738E8">
        <w:rPr>
          <w:rFonts w:ascii="Arial" w:hAnsi="Arial" w:cs="Arial"/>
          <w:b/>
          <w:sz w:val="24"/>
          <w:szCs w:val="24"/>
        </w:rPr>
        <w:br/>
      </w:r>
      <w:r w:rsidR="001823F8" w:rsidRPr="00D738E8">
        <w:rPr>
          <w:rFonts w:ascii="Arial" w:hAnsi="Arial" w:cs="Arial"/>
          <w:sz w:val="24"/>
          <w:szCs w:val="24"/>
        </w:rPr>
        <w:t>Asesor</w:t>
      </w:r>
      <w:r w:rsidR="008565F4">
        <w:rPr>
          <w:rFonts w:ascii="Arial" w:hAnsi="Arial" w:cs="Arial"/>
          <w:sz w:val="24"/>
          <w:szCs w:val="24"/>
        </w:rPr>
        <w:t>(es)</w:t>
      </w:r>
      <w:r w:rsidR="001823F8" w:rsidRPr="00D738E8">
        <w:rPr>
          <w:rFonts w:ascii="Arial" w:hAnsi="Arial" w:cs="Arial"/>
          <w:sz w:val="24"/>
          <w:szCs w:val="24"/>
        </w:rPr>
        <w:t xml:space="preserve">: </w:t>
      </w:r>
      <w:r w:rsidR="001823F8"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Nombre apellidos y acrónimo del </w:t>
      </w:r>
      <w:r w:rsidR="00A057AB" w:rsidRPr="00D738E8">
        <w:rPr>
          <w:rFonts w:ascii="Arial" w:hAnsi="Arial" w:cs="Arial"/>
          <w:color w:val="2E74B5" w:themeColor="accent1" w:themeShade="BF"/>
          <w:sz w:val="24"/>
          <w:szCs w:val="24"/>
        </w:rPr>
        <w:t>último</w:t>
      </w:r>
      <w:r w:rsidR="001823F8"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título obtenido</w:t>
      </w:r>
      <w:r w:rsidR="001823F8" w:rsidRPr="00D738E8">
        <w:rPr>
          <w:rFonts w:ascii="Arial" w:hAnsi="Arial" w:cs="Arial"/>
          <w:sz w:val="24"/>
          <w:szCs w:val="24"/>
        </w:rPr>
        <w:br/>
      </w:r>
    </w:p>
    <w:p w14:paraId="1EE10290" w14:textId="56CCE14F" w:rsidR="00D738E8" w:rsidRPr="00D738E8" w:rsidRDefault="00D738E8" w:rsidP="00D738E8">
      <w:pPr>
        <w:rPr>
          <w:rFonts w:ascii="Arial" w:hAnsi="Arial" w:cs="Arial"/>
          <w:i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Mes y año de presentación</w:t>
      </w:r>
    </w:p>
    <w:p w14:paraId="18985DF9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175E22F6" w14:textId="77777777" w:rsidR="00A057AB" w:rsidRPr="00D738E8" w:rsidRDefault="00A057AB" w:rsidP="00A057AB">
      <w:pPr>
        <w:spacing w:line="240" w:lineRule="auto"/>
        <w:rPr>
          <w:rFonts w:ascii="Arial" w:hAnsi="Arial" w:cs="Arial"/>
          <w:b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 xml:space="preserve">Resumen </w:t>
      </w:r>
    </w:p>
    <w:p w14:paraId="116FFB55" w14:textId="4A9078D6" w:rsidR="00A057AB" w:rsidRDefault="00A057AB" w:rsidP="00A057AB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estar diseñado para invitar al lector a continuar leyendo el documento de tal manera que se debe indicar: el propósito del trabajo, el método para llevar a cabo lo que va </w:t>
      </w:r>
      <w:r w:rsidR="0041444C">
        <w:rPr>
          <w:rFonts w:ascii="Arial" w:hAnsi="Arial" w:cs="Arial"/>
          <w:color w:val="2E74B5" w:themeColor="accent1" w:themeShade="BF"/>
          <w:sz w:val="24"/>
          <w:szCs w:val="24"/>
        </w:rPr>
        <w:t>del documento, y la propuesta metodológica para su continuación y finalización. L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a extensión máxima es de 300 palabras.</w:t>
      </w:r>
    </w:p>
    <w:p w14:paraId="100995B1" w14:textId="77777777" w:rsidR="00A057AB" w:rsidRDefault="00A057AB" w:rsidP="00A057AB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221487">
        <w:rPr>
          <w:rFonts w:ascii="Arial" w:hAnsi="Arial" w:cs="Arial"/>
          <w:color w:val="2E74B5" w:themeColor="accent1" w:themeShade="BF"/>
          <w:sz w:val="24"/>
          <w:szCs w:val="24"/>
        </w:rPr>
        <w:t>El resumen debe ser prese</w:t>
      </w:r>
      <w:bookmarkStart w:id="0" w:name="_GoBack"/>
      <w:bookmarkEnd w:id="0"/>
      <w:r w:rsidRPr="00221487">
        <w:rPr>
          <w:rFonts w:ascii="Arial" w:hAnsi="Arial" w:cs="Arial"/>
          <w:color w:val="2E74B5" w:themeColor="accent1" w:themeShade="BF"/>
          <w:sz w:val="24"/>
          <w:szCs w:val="24"/>
        </w:rPr>
        <w:t>ntado en español e inglés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color w:val="2E74B5" w:themeColor="accent1" w:themeShade="BF"/>
          <w:sz w:val="24"/>
          <w:szCs w:val="24"/>
        </w:rPr>
        <w:t>abstract</w:t>
      </w:r>
      <w:proofErr w:type="spellEnd"/>
      <w:r>
        <w:rPr>
          <w:rFonts w:ascii="Arial" w:hAnsi="Arial" w:cs="Arial"/>
          <w:color w:val="2E74B5" w:themeColor="accent1" w:themeShade="BF"/>
          <w:sz w:val="24"/>
          <w:szCs w:val="24"/>
        </w:rPr>
        <w:t>)</w:t>
      </w:r>
      <w:r w:rsidRPr="00221487"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5AC0686A" w14:textId="77777777" w:rsidR="00A057AB" w:rsidRDefault="00A057AB" w:rsidP="00A057AB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>Palabras clave:</w:t>
      </w:r>
      <w:r w:rsidRPr="00D738E8">
        <w:rPr>
          <w:rFonts w:ascii="Arial" w:hAnsi="Arial" w:cs="Arial"/>
          <w:color w:val="70AD47" w:themeColor="accent6"/>
          <w:sz w:val="24"/>
          <w:szCs w:val="24"/>
        </w:rPr>
        <w:t xml:space="preserve">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Deben ser ent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re mínimo 3 y máximo 5 palabras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que deben estar intrínsecamente relacionadas con el objetivo planteado y por ende con la literatura revisada y el título del trabajo.</w:t>
      </w:r>
    </w:p>
    <w:p w14:paraId="22727E6E" w14:textId="77777777" w:rsidR="00A057AB" w:rsidRPr="00D738E8" w:rsidRDefault="00A057AB" w:rsidP="00A057AB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  <w:r w:rsidRPr="00221487">
        <w:rPr>
          <w:rFonts w:ascii="Arial" w:hAnsi="Arial" w:cs="Arial"/>
          <w:color w:val="2E74B5" w:themeColor="accent1" w:themeShade="BF"/>
          <w:sz w:val="24"/>
          <w:szCs w:val="24"/>
        </w:rPr>
        <w:t>Incluir las palabras clave en español e inglés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color w:val="2E74B5" w:themeColor="accent1" w:themeShade="BF"/>
          <w:sz w:val="24"/>
          <w:szCs w:val="24"/>
        </w:rPr>
        <w:t>keywords</w:t>
      </w:r>
      <w:proofErr w:type="spellEnd"/>
      <w:r>
        <w:rPr>
          <w:rFonts w:ascii="Arial" w:hAnsi="Arial" w:cs="Arial"/>
          <w:color w:val="2E74B5" w:themeColor="accent1" w:themeShade="BF"/>
          <w:sz w:val="24"/>
          <w:szCs w:val="24"/>
        </w:rPr>
        <w:t>)</w:t>
      </w:r>
      <w:r w:rsidRPr="00221487">
        <w:rPr>
          <w:rFonts w:ascii="Arial" w:hAnsi="Arial" w:cs="Arial"/>
          <w:color w:val="70AD47" w:themeColor="accent6"/>
          <w:sz w:val="24"/>
          <w:szCs w:val="24"/>
        </w:rPr>
        <w:t>.</w:t>
      </w:r>
    </w:p>
    <w:p w14:paraId="371E9690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6F06FE4C" w14:textId="5F14AC30" w:rsidR="00D738E8" w:rsidRPr="00B85835" w:rsidRDefault="00D738E8" w:rsidP="00D738E8">
      <w:pPr>
        <w:rPr>
          <w:rFonts w:ascii="Arial" w:hAnsi="Arial" w:cs="Arial"/>
          <w:color w:val="70AD47" w:themeColor="accent6"/>
          <w:sz w:val="24"/>
          <w:szCs w:val="24"/>
        </w:rPr>
      </w:pPr>
      <w:r w:rsidRPr="00B85835">
        <w:rPr>
          <w:rFonts w:ascii="Arial" w:hAnsi="Arial" w:cs="Arial"/>
          <w:color w:val="70AD47" w:themeColor="accent6"/>
          <w:sz w:val="24"/>
          <w:szCs w:val="24"/>
        </w:rPr>
        <w:br/>
      </w:r>
    </w:p>
    <w:p w14:paraId="11EF63D7" w14:textId="57C19050" w:rsidR="00EA06C3" w:rsidRPr="00774EB3" w:rsidRDefault="00EA06C3" w:rsidP="00D738E8">
      <w:pPr>
        <w:rPr>
          <w:rFonts w:ascii="Arial" w:hAnsi="Arial" w:cs="Arial"/>
          <w:b/>
          <w:color w:val="70AD47" w:themeColor="accent6"/>
          <w:sz w:val="24"/>
          <w:szCs w:val="24"/>
        </w:rPr>
      </w:pPr>
    </w:p>
    <w:p w14:paraId="61207E63" w14:textId="77777777" w:rsidR="00A057AB" w:rsidRDefault="00A057AB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14:paraId="76E5C9B2" w14:textId="1D690639" w:rsidR="00EA06C3" w:rsidRDefault="00EA06C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INTRODUCCIÓN</w:t>
      </w:r>
    </w:p>
    <w:p w14:paraId="184702AB" w14:textId="77777777" w:rsidR="00A057AB" w:rsidRDefault="00A057AB" w:rsidP="00A057AB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</w:p>
    <w:p w14:paraId="728C2D7F" w14:textId="4EFDCB09" w:rsidR="00A057AB" w:rsidRPr="00D738E8" w:rsidRDefault="00A057AB" w:rsidP="00A057AB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os antecedentes, justificación, sistematización, alcance y planteamiento del problema a abordar en el marco del proyecto de investigación de maestría y debe cerrar o con el objetivo central del trabajo o con la pregunta de investigación que planteare el estudiante y el planteamiento de los objetivos específicos derivados de ello, se sugiere qu</w:t>
      </w:r>
      <w:r w:rsidR="008565F4">
        <w:rPr>
          <w:rFonts w:ascii="Arial" w:hAnsi="Arial" w:cs="Arial"/>
          <w:color w:val="2E74B5" w:themeColor="accent1" w:themeShade="BF"/>
          <w:sz w:val="24"/>
          <w:szCs w:val="24"/>
        </w:rPr>
        <w:t>e su extensión no sea mayor a 12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00 palabras. Hay que cuidar que el tema de estudio en lo posible refleje las siguientes características:</w:t>
      </w:r>
    </w:p>
    <w:p w14:paraId="06BA4372" w14:textId="77777777" w:rsidR="00A057AB" w:rsidRPr="00D738E8" w:rsidRDefault="00A057AB" w:rsidP="00A057AB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er novedoso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se debe revisar que tenga un aporte teórico, un aporte metodológico o que aborde un ámbito distinto a trabajos anteriores, con respecto a la revisión de literatura efectuada.</w:t>
      </w:r>
    </w:p>
    <w:p w14:paraId="32BA2BE1" w14:textId="77777777" w:rsidR="00A057AB" w:rsidRPr="00D738E8" w:rsidRDefault="00A057AB" w:rsidP="00A057AB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Orientación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: estar orientado a que sus resultados sirvan en el diseño de estrategias para la solución o el mejoramiento de problemáticas 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relevantes para la línea de profundización elegida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2B322ACF" w14:textId="77777777" w:rsidR="00A057AB" w:rsidRPr="00D738E8" w:rsidRDefault="00A057AB" w:rsidP="00A057AB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Factibl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prever que el proceso de investig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ación sea ejecutabl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en términos de tiempo (un año) y recursos.</w:t>
      </w:r>
    </w:p>
    <w:p w14:paraId="3EA11965" w14:textId="77777777" w:rsidR="00A057AB" w:rsidRPr="00D738E8" w:rsidRDefault="00A057AB" w:rsidP="00A057AB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Para el planteamiento y formulación del problema se sugiere que tenga en cuenta:</w:t>
      </w:r>
    </w:p>
    <w:p w14:paraId="45581B7F" w14:textId="77777777" w:rsidR="00A057AB" w:rsidRPr="00D738E8" w:rsidRDefault="00A057AB" w:rsidP="00A057AB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expresa la relación entre dos o más variables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6023AEE0" w14:textId="77777777" w:rsidR="00A057AB" w:rsidRPr="00D738E8" w:rsidRDefault="00A057AB" w:rsidP="00A057AB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se debe formular con claridad y evitando ambigüedades.</w:t>
      </w:r>
    </w:p>
    <w:p w14:paraId="1BDE7D63" w14:textId="53F8BC1D" w:rsidR="00D03CDE" w:rsidRPr="00D738E8" w:rsidRDefault="00A057AB" w:rsidP="00A057AB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debe ser susceptible de validación o comprobación empírica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417CF0B8" w14:textId="77777777" w:rsidR="00803D83" w:rsidRPr="00D738E8" w:rsidRDefault="00803D83">
      <w:pPr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br w:type="page"/>
      </w:r>
    </w:p>
    <w:p w14:paraId="712B8DB2" w14:textId="77777777" w:rsidR="00803D83" w:rsidRDefault="00803D8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REVISIÓN DE LITERATURA</w:t>
      </w:r>
    </w:p>
    <w:p w14:paraId="2813BD04" w14:textId="77777777" w:rsidR="00A057AB" w:rsidRDefault="00A057AB" w:rsidP="00A057AB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</w:p>
    <w:p w14:paraId="721FDC61" w14:textId="4DC02432" w:rsidR="00A057AB" w:rsidRPr="00D738E8" w:rsidRDefault="00A057AB" w:rsidP="00A057AB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a literatura relevante y adecuada que expresa las posturas teóricas respecto al problema planteado en el apartado anterior. En coherencia con lo anterior, debe contene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r las variables que se pretend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abordar en el marco del proyecto de investigación de maestría, dando cuenta de su relación y relevancia en el contexto o ámbito en el que se 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desarrollaría la investigación. S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 sugiere q</w:t>
      </w:r>
      <w:r w:rsidR="002E0444">
        <w:rPr>
          <w:rFonts w:ascii="Arial" w:hAnsi="Arial" w:cs="Arial"/>
          <w:color w:val="2E74B5" w:themeColor="accent1" w:themeShade="BF"/>
          <w:sz w:val="24"/>
          <w:szCs w:val="24"/>
        </w:rPr>
        <w:t>ue su extensión no sea mayor a 4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.000 palabras y que contenga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títulos y subtítulos que lleven y orienten al lector de lo general a lo particular. De igual forma, la literatura que se referencie debe estar en una ventana de observación de máximo 10 años con respecto a la fecha de escritura del documento.</w:t>
      </w:r>
    </w:p>
    <w:p w14:paraId="4B56621C" w14:textId="77777777" w:rsidR="00A057AB" w:rsidRPr="00D738E8" w:rsidRDefault="00A057AB" w:rsidP="00A057AB">
      <w:pPr>
        <w:jc w:val="both"/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obre el uso de tablas y figuras:</w:t>
      </w:r>
    </w:p>
    <w:p w14:paraId="4BFEA32A" w14:textId="77777777" w:rsidR="00A057AB" w:rsidRPr="00D738E8" w:rsidRDefault="00A057AB" w:rsidP="00A057AB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Las tablas y figuras deben estar enumeradas consecutivamente y deben ser explicadas y referenciadas en el marco del texto, se sugiere usar el editor automático de </w:t>
      </w: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Word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; asimismo, al final de cada una de ellas se debe dar cuenta de su fuente. Ejemplo:</w:t>
      </w:r>
    </w:p>
    <w:p w14:paraId="02C657AE" w14:textId="77777777" w:rsidR="00A057AB" w:rsidRPr="00D738E8" w:rsidRDefault="00A057AB" w:rsidP="00A057AB">
      <w:pPr>
        <w:pStyle w:val="Descripcin"/>
        <w:rPr>
          <w:rFonts w:ascii="Arial" w:hAnsi="Arial" w:cs="Arial"/>
          <w:i w:val="0"/>
          <w:color w:val="2E74B5" w:themeColor="accent1" w:themeShade="BF"/>
          <w:sz w:val="20"/>
          <w:szCs w:val="24"/>
        </w:rPr>
      </w:pP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 xml:space="preserve">Tabla 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begin"/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instrText xml:space="preserve"> SEQ Tabla \* ARABIC </w:instrTex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separate"/>
      </w:r>
      <w:r w:rsidRPr="00D738E8">
        <w:rPr>
          <w:rFonts w:ascii="Arial" w:hAnsi="Arial" w:cs="Arial"/>
          <w:i w:val="0"/>
          <w:noProof/>
          <w:color w:val="2E74B5" w:themeColor="accent1" w:themeShade="BF"/>
          <w:sz w:val="20"/>
          <w:szCs w:val="24"/>
        </w:rPr>
        <w:t>1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end"/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>. Cantidad de Investigadores de Colombia según la evaluación de desempeño de actividades científicas de 2013.</w:t>
      </w:r>
    </w:p>
    <w:tbl>
      <w:tblPr>
        <w:tblStyle w:val="Sombreadoclaro"/>
        <w:tblW w:w="8813" w:type="dxa"/>
        <w:tblLook w:val="04A0" w:firstRow="1" w:lastRow="0" w:firstColumn="1" w:lastColumn="0" w:noHBand="0" w:noVBand="1"/>
      </w:tblPr>
      <w:tblGrid>
        <w:gridCol w:w="6716"/>
        <w:gridCol w:w="2097"/>
      </w:tblGrid>
      <w:tr w:rsidR="00A057AB" w:rsidRPr="00D738E8" w14:paraId="2E052B21" w14:textId="77777777" w:rsidTr="00266B8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0E1E6463" w14:textId="77777777" w:rsidR="00A057AB" w:rsidRPr="00D738E8" w:rsidRDefault="00A057AB" w:rsidP="00266B88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tegoría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3EFDE9F5" w14:textId="77777777" w:rsidR="00A057AB" w:rsidRPr="00D738E8" w:rsidRDefault="00A057AB" w:rsidP="00266B8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ntidad de Investigadores</w:t>
            </w:r>
          </w:p>
        </w:tc>
      </w:tr>
      <w:tr w:rsidR="00A057AB" w:rsidRPr="00D738E8" w14:paraId="77BF3BD2" w14:textId="77777777" w:rsidTr="00266B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175463A3" w14:textId="77777777" w:rsidR="00A057AB" w:rsidRPr="00D738E8" w:rsidRDefault="00A057AB" w:rsidP="00266B88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Se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B7F251B" w14:textId="77777777" w:rsidR="00A057AB" w:rsidRPr="00D738E8" w:rsidRDefault="00A057AB" w:rsidP="00266B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693</w:t>
            </w:r>
          </w:p>
        </w:tc>
      </w:tr>
      <w:tr w:rsidR="00A057AB" w:rsidRPr="00D738E8" w14:paraId="3EB57454" w14:textId="77777777" w:rsidTr="00266B8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7E66DE46" w14:textId="77777777" w:rsidR="00A057AB" w:rsidRPr="00D738E8" w:rsidRDefault="00A057AB" w:rsidP="00266B88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Asociado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4B6A0E5A" w14:textId="77777777" w:rsidR="00A057AB" w:rsidRPr="00D738E8" w:rsidRDefault="00A057AB" w:rsidP="00266B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1823</w:t>
            </w:r>
          </w:p>
        </w:tc>
      </w:tr>
      <w:tr w:rsidR="00A057AB" w:rsidRPr="00D738E8" w14:paraId="046EF75E" w14:textId="77777777" w:rsidTr="00266B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523C87FE" w14:textId="77777777" w:rsidR="00A057AB" w:rsidRPr="00D738E8" w:rsidRDefault="00A057AB" w:rsidP="00266B88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Ju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7739EE11" w14:textId="77777777" w:rsidR="00A057AB" w:rsidRPr="00D738E8" w:rsidRDefault="00A057AB" w:rsidP="00266B8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5495</w:t>
            </w:r>
          </w:p>
        </w:tc>
      </w:tr>
      <w:tr w:rsidR="00A057AB" w:rsidRPr="00D738E8" w14:paraId="435501B0" w14:textId="77777777" w:rsidTr="00266B8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301487EC" w14:textId="77777777" w:rsidR="00A057AB" w:rsidRPr="00D738E8" w:rsidRDefault="00A057AB" w:rsidP="00266B88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Total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EAF3A1C" w14:textId="77777777" w:rsidR="00A057AB" w:rsidRPr="00D738E8" w:rsidRDefault="00A057AB" w:rsidP="00266B8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  <w:t>8011</w:t>
            </w:r>
          </w:p>
        </w:tc>
      </w:tr>
    </w:tbl>
    <w:p w14:paraId="2F2E9BA6" w14:textId="77777777" w:rsidR="00A057AB" w:rsidRPr="00D738E8" w:rsidRDefault="00A057AB" w:rsidP="00A057AB">
      <w:pPr>
        <w:spacing w:line="240" w:lineRule="auto"/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</w:pP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t xml:space="preserve">Fuente: Elaboración Propia a partir de Colciencias 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begin" w:fldLock="1"/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instrText>ADDIN CSL_CITATION { "citationItems" : [ { "id" : "ITEM-1", "itemData" : { "author" : [ { "dropping-particle" : "", "family" : "Colciencias", "given" : "", "non-dropping-particle" : "", "parse-names" : false, "suffix" : "" } ], "id" : "ITEM-1", "issued" : { "date-parts" : [ [ "2014" ] ] }, "title" : "Modelo de Medici\u00f3n de Grupos, de Investigacion, Desarrollo Tecnol\u00f3gico o de Innovaci\u00f3n y reconocimiento de investigadores del Sistema Nacional de Ciencia, tecnolog\u00eda e Innovaci\u00f3n 2014", "type" : "article" }, "suppress-author" : 1, "uris" : [ "http://www.mendeley.com/documents/?uuid=db30a079-d12b-4ebb-827a-6c27b024f070" ] } ], "mendeley" : { "formattedCitation" : "(2014)", "plainTextFormattedCitation" : "(2014)" }, "properties" : { "noteIndex" : 0 }, "schema" : "https://github.com/citation-style-language/schema/raw/master/csl-citation.json" }</w:instrTex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separate"/>
      </w:r>
      <w:r w:rsidRPr="00D738E8">
        <w:rPr>
          <w:rFonts w:ascii="Arial" w:eastAsia="Times New Roman" w:hAnsi="Arial" w:cs="Arial"/>
          <w:noProof/>
          <w:color w:val="2E74B5" w:themeColor="accent1" w:themeShade="BF"/>
          <w:sz w:val="20"/>
          <w:szCs w:val="24"/>
          <w:lang w:eastAsia="es-CO"/>
        </w:rPr>
        <w:t>(2014)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end"/>
      </w:r>
    </w:p>
    <w:p w14:paraId="2A15F98F" w14:textId="77777777" w:rsidR="00A057AB" w:rsidRPr="00441151" w:rsidRDefault="00A057AB" w:rsidP="00A057AB">
      <w:pPr>
        <w:rPr>
          <w:color w:val="70AD47" w:themeColor="accent6"/>
        </w:rPr>
      </w:pPr>
    </w:p>
    <w:p w14:paraId="56DCE657" w14:textId="77777777" w:rsidR="00803D83" w:rsidRPr="00774EB3" w:rsidRDefault="00803D83">
      <w:pPr>
        <w:rPr>
          <w:rFonts w:ascii="Arial" w:hAnsi="Arial" w:cs="Arial"/>
          <w:sz w:val="24"/>
          <w:szCs w:val="24"/>
        </w:rPr>
      </w:pPr>
      <w:r w:rsidRPr="00774EB3">
        <w:rPr>
          <w:rFonts w:ascii="Arial" w:hAnsi="Arial" w:cs="Arial"/>
          <w:sz w:val="24"/>
          <w:szCs w:val="24"/>
        </w:rPr>
        <w:br w:type="page"/>
      </w:r>
    </w:p>
    <w:p w14:paraId="5706FC7D" w14:textId="77777777" w:rsidR="00BF30F7" w:rsidRPr="00774EB3" w:rsidRDefault="00BF30F7" w:rsidP="00BF30F7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ESTRATEGIA METODOLÓGICA</w:t>
      </w:r>
    </w:p>
    <w:p w14:paraId="773E2725" w14:textId="77777777" w:rsidR="00A057AB" w:rsidRDefault="00A057AB" w:rsidP="00BF30F7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</w:p>
    <w:p w14:paraId="42112359" w14:textId="77777777" w:rsidR="00BF30F7" w:rsidRPr="00BF30F7" w:rsidRDefault="00BF30F7" w:rsidP="00BF30F7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a manera en la cual se abordará el problema en coherencia con su naturaleza, se sugiere que su extensión no sea mayor a 2000 palabras. Se debe exponer, sustentar y justificar:</w:t>
      </w:r>
    </w:p>
    <w:p w14:paraId="2685E24D" w14:textId="2670AC28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enfoque metodológico</w:t>
      </w:r>
      <w:r w:rsidR="00A057AB"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79477D0F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diseño muestral o de abordaje de participantes.</w:t>
      </w:r>
    </w:p>
    <w:p w14:paraId="4695A787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l universo, población, muestra o participantes, según aplique, dando cuenta de los criterios o mecanismos de inclusión o exclusión y los aspectos éticos para abordarles y para el manejo de su información.</w:t>
      </w:r>
    </w:p>
    <w:p w14:paraId="7648C247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 las variables y las relaciones a verificar en ellas, y si aplica planteamiento de hipótesis.</w:t>
      </w:r>
    </w:p>
    <w:p w14:paraId="60520EA2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 xml:space="preserve">Los instrumentos teniendo en cuenta los ejes de indagación, categorías orientadoras, relación y </w:t>
      </w:r>
      <w:proofErr w:type="spellStart"/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operacionalización</w:t>
      </w:r>
      <w:proofErr w:type="spellEnd"/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 xml:space="preserve"> de variables e indicadores, según aplique.</w:t>
      </w:r>
    </w:p>
    <w:p w14:paraId="47084BF8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mecanismos para dar validez y rigor a los instrumentos, trabajos de campo y en general la ejecución metodológica.</w:t>
      </w:r>
    </w:p>
    <w:p w14:paraId="2457513F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s maneras y aplicativos para procesar la información detallando el procedimiento para tal fin.</w:t>
      </w:r>
    </w:p>
    <w:p w14:paraId="44D4A3CB" w14:textId="77777777" w:rsidR="00BF30F7" w:rsidRDefault="00BF30F7" w:rsidP="00BF30F7">
      <w:pPr>
        <w:pStyle w:val="Prrafodelista"/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B96F5C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95F6820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C2A5A47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FD6610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E54767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6950E2D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F1AE30A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2584D26C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894043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735208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6E0CC4D" w14:textId="77777777" w:rsidR="00BF30F7" w:rsidRDefault="00BF30F7" w:rsidP="00BF30F7">
      <w:pPr>
        <w:pStyle w:val="NormalWeb"/>
        <w:divId w:val="2063944336"/>
        <w:rPr>
          <w:rFonts w:ascii="Arial" w:hAnsi="Arial" w:cs="Arial"/>
          <w:b/>
        </w:rPr>
      </w:pPr>
    </w:p>
    <w:p w14:paraId="3A981827" w14:textId="77777777" w:rsidR="00774EB3" w:rsidRPr="00774EB3" w:rsidRDefault="00774EB3" w:rsidP="00BF30F7">
      <w:pPr>
        <w:pStyle w:val="NormalWeb"/>
        <w:divId w:val="2063944336"/>
        <w:rPr>
          <w:rFonts w:ascii="Arial" w:hAnsi="Arial" w:cs="Arial"/>
          <w:b/>
        </w:rPr>
      </w:pPr>
      <w:r w:rsidRPr="00774EB3">
        <w:rPr>
          <w:rFonts w:ascii="Arial" w:hAnsi="Arial" w:cs="Arial"/>
          <w:b/>
        </w:rPr>
        <w:t>REFERENCIAS</w:t>
      </w:r>
    </w:p>
    <w:p w14:paraId="77E3516D" w14:textId="77777777" w:rsidR="00774EB3" w:rsidRPr="00D738E8" w:rsidRDefault="00774EB3" w:rsidP="00774EB3">
      <w:pPr>
        <w:pStyle w:val="NormalWeb"/>
        <w:ind w:left="480" w:hanging="480"/>
        <w:jc w:val="both"/>
        <w:divId w:val="2063944336"/>
        <w:rPr>
          <w:rFonts w:ascii="Arial" w:hAnsi="Arial" w:cs="Arial"/>
          <w:b/>
          <w:color w:val="358ADB"/>
        </w:rPr>
      </w:pPr>
      <w:r w:rsidRPr="00D738E8">
        <w:rPr>
          <w:rFonts w:ascii="Arial" w:hAnsi="Arial" w:cs="Arial"/>
          <w:color w:val="358ADB"/>
        </w:rPr>
        <w:t xml:space="preserve">Este apartado debe dar cuenta de TODOS los textos a los que efectivamente se hizo referencia en el marco del texto, no se deben incluir textos a lo que no se haya hecho alusión. Se sugiere usar el editor automático de </w:t>
      </w:r>
      <w:r w:rsidRPr="00D738E8">
        <w:rPr>
          <w:rFonts w:ascii="Arial" w:hAnsi="Arial" w:cs="Arial"/>
          <w:i/>
          <w:color w:val="358ADB"/>
        </w:rPr>
        <w:t xml:space="preserve">Word </w:t>
      </w:r>
      <w:r w:rsidRPr="00D738E8">
        <w:rPr>
          <w:rFonts w:ascii="Arial" w:hAnsi="Arial" w:cs="Arial"/>
          <w:color w:val="358ADB"/>
        </w:rPr>
        <w:t xml:space="preserve">o </w:t>
      </w:r>
      <w:r w:rsidRPr="00D738E8">
        <w:rPr>
          <w:rFonts w:ascii="Arial" w:hAnsi="Arial" w:cs="Arial"/>
          <w:i/>
          <w:color w:val="358ADB"/>
        </w:rPr>
        <w:t>Mendeley</w:t>
      </w:r>
      <w:r w:rsidRPr="00D738E8">
        <w:rPr>
          <w:rFonts w:ascii="Arial" w:hAnsi="Arial" w:cs="Arial"/>
          <w:color w:val="358ADB"/>
        </w:rPr>
        <w:t>. El formato de las referencias para esta entrega es el más reciente indicado por la Asociación Americana de Psicología (APA, por sus siglas en inglés).</w:t>
      </w:r>
    </w:p>
    <w:p w14:paraId="66B7CAD1" w14:textId="77777777" w:rsidR="00441151" w:rsidRPr="00D738E8" w:rsidRDefault="00774EB3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color w:val="358ADB"/>
        </w:rPr>
        <w:fldChar w:fldCharType="begin" w:fldLock="1"/>
      </w:r>
      <w:r w:rsidRPr="00D738E8">
        <w:rPr>
          <w:rFonts w:ascii="Arial" w:hAnsi="Arial" w:cs="Arial"/>
          <w:color w:val="358ADB"/>
        </w:rPr>
        <w:instrText xml:space="preserve">ADDIN Mendeley Bibliography CSL_BIBLIOGRAPHY </w:instrText>
      </w:r>
      <w:r w:rsidRPr="00D738E8">
        <w:rPr>
          <w:rFonts w:ascii="Arial" w:hAnsi="Arial" w:cs="Arial"/>
          <w:color w:val="358ADB"/>
        </w:rPr>
        <w:fldChar w:fldCharType="separate"/>
      </w:r>
      <w:r w:rsidR="00441151" w:rsidRPr="00D738E8">
        <w:rPr>
          <w:rFonts w:ascii="Arial" w:hAnsi="Arial" w:cs="Arial"/>
          <w:noProof/>
          <w:color w:val="358ADB"/>
        </w:rPr>
        <w:t>Colciencias. (2014). Modelo de Medición de Grupos, de Investigacion, Desarrollo Tecnológico o de Innovación y reconocimiento de investigadores del Sistema Nacional de Ciencia, tecnología e Innovación 2014. Retrieved from http://www.colciencias.gov.co/sites/default/files/ckeditor_files/files/DOCUMENTO MEDICI%C3%93N GRUPOS - INVESTIGADORES VERSI%C3%93N FINAL 15 10 2014 (1).pdf</w:t>
      </w:r>
    </w:p>
    <w:p w14:paraId="33EC9675" w14:textId="77777777" w:rsidR="00441151" w:rsidRPr="00D738E8" w:rsidRDefault="00441151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noProof/>
          <w:color w:val="358ADB"/>
        </w:rPr>
        <w:t xml:space="preserve">Pérez-Rave, J., Álvarez-Jaramillo, G., &amp; Henao-Velásquez, J. (2012). ¿ Cómo identificar la literatura “poco - vital” y cuantificar su representatividad ? Aplicación al problema del vendedor viajero &lt; TSP &gt;. </w:t>
      </w:r>
      <w:r w:rsidRPr="00D738E8">
        <w:rPr>
          <w:rFonts w:ascii="Arial" w:hAnsi="Arial" w:cs="Arial"/>
          <w:i/>
          <w:iCs/>
          <w:noProof/>
          <w:color w:val="358ADB"/>
        </w:rPr>
        <w:t>Actualidad Y Nuevas Tendencias</w:t>
      </w:r>
      <w:r w:rsidRPr="00D738E8">
        <w:rPr>
          <w:rFonts w:ascii="Arial" w:hAnsi="Arial" w:cs="Arial"/>
          <w:noProof/>
          <w:color w:val="358ADB"/>
        </w:rPr>
        <w:t>, (8), 51–60.</w:t>
      </w:r>
    </w:p>
    <w:p w14:paraId="1654DAE0" w14:textId="400FBA6F" w:rsidR="0006401D" w:rsidRDefault="00774EB3" w:rsidP="00803D83">
      <w:pPr>
        <w:jc w:val="both"/>
        <w:rPr>
          <w:rFonts w:ascii="Arial" w:hAnsi="Arial" w:cs="Arial"/>
          <w:color w:val="358ADB"/>
          <w:sz w:val="24"/>
          <w:szCs w:val="24"/>
        </w:rPr>
      </w:pPr>
      <w:r w:rsidRPr="00D738E8">
        <w:rPr>
          <w:rFonts w:ascii="Arial" w:hAnsi="Arial" w:cs="Arial"/>
          <w:color w:val="358ADB"/>
          <w:sz w:val="24"/>
          <w:szCs w:val="24"/>
        </w:rPr>
        <w:fldChar w:fldCharType="end"/>
      </w:r>
    </w:p>
    <w:p w14:paraId="36700F23" w14:textId="77777777" w:rsidR="0006401D" w:rsidRDefault="0006401D">
      <w:pPr>
        <w:rPr>
          <w:rFonts w:ascii="Arial" w:hAnsi="Arial" w:cs="Arial"/>
          <w:color w:val="358ADB"/>
          <w:sz w:val="24"/>
          <w:szCs w:val="24"/>
        </w:rPr>
      </w:pPr>
      <w:r>
        <w:rPr>
          <w:rFonts w:ascii="Arial" w:hAnsi="Arial" w:cs="Arial"/>
          <w:color w:val="358ADB"/>
          <w:sz w:val="24"/>
          <w:szCs w:val="24"/>
        </w:rPr>
        <w:br w:type="page"/>
      </w:r>
    </w:p>
    <w:p w14:paraId="5738FB5B" w14:textId="4B2E0E6E" w:rsidR="00EA06C3" w:rsidRPr="0006401D" w:rsidRDefault="0006401D" w:rsidP="0006401D">
      <w:pPr>
        <w:jc w:val="center"/>
        <w:rPr>
          <w:rFonts w:ascii="Arial" w:hAnsi="Arial" w:cs="Arial"/>
          <w:b/>
          <w:color w:val="000000" w:themeColor="text1"/>
          <w:sz w:val="32"/>
          <w:szCs w:val="32"/>
        </w:rPr>
      </w:pPr>
      <w:r w:rsidRPr="0006401D">
        <w:rPr>
          <w:rFonts w:ascii="Arial" w:hAnsi="Arial" w:cs="Arial"/>
          <w:b/>
          <w:color w:val="000000" w:themeColor="text1"/>
          <w:sz w:val="32"/>
          <w:szCs w:val="32"/>
        </w:rPr>
        <w:lastRenderedPageBreak/>
        <w:t>ADVERTENCIA</w:t>
      </w:r>
    </w:p>
    <w:p w14:paraId="04019141" w14:textId="77777777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7A4E9E6A" w14:textId="17C609B1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Toda idea, texto (frases o palabras) o cifra de cualquier fuente institucional, persona natural, persona jurídica u otros, debe tener la adecuada referencia y por tanto acreditación de manera explícita, para el caso del cuerpo del texto y el listado de bibliografía, inclusive si es una traducción propia. Así mismo, se deben usar adecuadamente las citas directas e indirectas de acuerdo con las ideas que se quieren expresar en el marco de las entregas para los trabajos o avances del programa. Se sugiere que antes de hacer cualquier envío del documento se utilicen plataformas libres para verificar el adecuado crédito, referencia y uso de los aportes propios y de terceros. Para mayor información consulte:</w:t>
      </w:r>
    </w:p>
    <w:p w14:paraId="236E9AA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3520370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8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apa.org/</w:t>
        </w:r>
      </w:hyperlink>
    </w:p>
    <w:p w14:paraId="2FEBDE6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9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normasapa.com/</w:t>
        </w:r>
      </w:hyperlink>
    </w:p>
    <w:p w14:paraId="06BF437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0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repository.poligran.edu.co/handle/10823/328</w:t>
        </w:r>
      </w:hyperlink>
    </w:p>
    <w:p w14:paraId="728B5131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1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ium.com/</w:t>
        </w:r>
      </w:hyperlink>
    </w:p>
    <w:p w14:paraId="65B6AA6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2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scan.com/es/</w:t>
        </w:r>
      </w:hyperlink>
    </w:p>
    <w:p w14:paraId="2BB416F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3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plagiarisma.net/es/</w:t>
        </w:r>
      </w:hyperlink>
    </w:p>
    <w:p w14:paraId="40EC650F" w14:textId="652FB9DB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4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tracker.com/es/</w:t>
        </w:r>
      </w:hyperlink>
    </w:p>
    <w:p w14:paraId="51A169A3" w14:textId="77777777" w:rsidR="00D738E8" w:rsidRPr="0006401D" w:rsidRDefault="00D738E8" w:rsidP="0006401D">
      <w:pPr>
        <w:jc w:val="center"/>
        <w:rPr>
          <w:rFonts w:ascii="Arial" w:hAnsi="Arial" w:cs="Arial"/>
          <w:color w:val="70AD47" w:themeColor="accent6"/>
          <w:sz w:val="28"/>
          <w:szCs w:val="28"/>
        </w:rPr>
      </w:pPr>
    </w:p>
    <w:p w14:paraId="385E6FA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9EE208E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4400FD0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74F7C8EF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0E47F65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38F82839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232BE714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64CB1F8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6FF5710" w14:textId="77777777" w:rsidR="00D738E8" w:rsidRPr="00774EB3" w:rsidRDefault="00D738E8" w:rsidP="00803D83">
      <w:pPr>
        <w:jc w:val="both"/>
        <w:rPr>
          <w:rFonts w:ascii="Arial" w:hAnsi="Arial" w:cs="Arial"/>
          <w:sz w:val="24"/>
          <w:szCs w:val="24"/>
        </w:rPr>
      </w:pPr>
    </w:p>
    <w:sectPr w:rsidR="00D738E8" w:rsidRPr="00774EB3" w:rsidSect="0075056D">
      <w:headerReference w:type="even" r:id="rId15"/>
      <w:headerReference w:type="default" r:id="rId16"/>
      <w:footerReference w:type="default" r:id="rId17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97FF0A0" w14:textId="77777777" w:rsidR="00E414C5" w:rsidRDefault="00E414C5" w:rsidP="0053590F">
      <w:pPr>
        <w:spacing w:after="0" w:line="240" w:lineRule="auto"/>
      </w:pPr>
      <w:r>
        <w:separator/>
      </w:r>
    </w:p>
  </w:endnote>
  <w:endnote w:type="continuationSeparator" w:id="0">
    <w:p w14:paraId="291D65AE" w14:textId="77777777" w:rsidR="00E414C5" w:rsidRDefault="00E414C5" w:rsidP="005359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B38C5C3" w14:textId="1181E845" w:rsidR="0075056D" w:rsidRDefault="0075056D" w:rsidP="0075056D">
    <w:pPr>
      <w:pStyle w:val="Piedepgina"/>
      <w:tabs>
        <w:tab w:val="clear" w:pos="4252"/>
        <w:tab w:val="clear" w:pos="8504"/>
        <w:tab w:val="left" w:pos="6420"/>
      </w:tabs>
    </w:pPr>
    <w:r w:rsidRPr="0075056D">
      <w:rPr>
        <w:noProof/>
        <w:lang w:eastAsia="es-CO"/>
      </w:rPr>
      <w:drawing>
        <wp:anchor distT="0" distB="0" distL="114300" distR="114300" simplePos="0" relativeHeight="251663360" behindDoc="1" locked="0" layoutInCell="1" allowOverlap="1" wp14:anchorId="1E73EB53" wp14:editId="4E2F0AF1">
          <wp:simplePos x="0" y="0"/>
          <wp:positionH relativeFrom="column">
            <wp:posOffset>1028700</wp:posOffset>
          </wp:positionH>
          <wp:positionV relativeFrom="paragraph">
            <wp:posOffset>-80010</wp:posOffset>
          </wp:positionV>
          <wp:extent cx="3606007" cy="456565"/>
          <wp:effectExtent l="0" t="0" r="0" b="0"/>
          <wp:wrapNone/>
          <wp:docPr id="2" name="Imagen 2" descr="Macintosh HD:Users:dricciul:Desktop:EDITORIAL 2015:Revistas:Working papers:PGLMN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PGLMN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606007" cy="4565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8D482CA" w14:textId="77777777" w:rsidR="00E414C5" w:rsidRDefault="00E414C5" w:rsidP="0053590F">
      <w:pPr>
        <w:spacing w:after="0" w:line="240" w:lineRule="auto"/>
      </w:pPr>
      <w:r>
        <w:separator/>
      </w:r>
    </w:p>
  </w:footnote>
  <w:footnote w:type="continuationSeparator" w:id="0">
    <w:p w14:paraId="2D92FAE5" w14:textId="77777777" w:rsidR="00E414C5" w:rsidRDefault="00E414C5" w:rsidP="005359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99AC51E" w14:textId="77777777" w:rsidR="0034019F" w:rsidRPr="0053590F" w:rsidRDefault="0034019F" w:rsidP="00E31EAD">
    <w:pPr>
      <w:pStyle w:val="Encabezado"/>
      <w:jc w:val="right"/>
      <w:rPr>
        <w:rFonts w:ascii="Arial" w:hAnsi="Arial" w:cs="Arial"/>
        <w:sz w:val="16"/>
      </w:rPr>
    </w:pPr>
    <w:r w:rsidRPr="0053590F">
      <w:rPr>
        <w:rFonts w:ascii="Arial" w:hAnsi="Arial" w:cs="Arial"/>
        <w:noProof/>
        <w:sz w:val="20"/>
        <w:lang w:eastAsia="es-CO"/>
      </w:rPr>
      <w:drawing>
        <wp:anchor distT="0" distB="0" distL="114300" distR="114300" simplePos="0" relativeHeight="251660288" behindDoc="1" locked="0" layoutInCell="1" allowOverlap="1" wp14:anchorId="0188E53F" wp14:editId="7BCF5117">
          <wp:simplePos x="0" y="0"/>
          <wp:positionH relativeFrom="column">
            <wp:posOffset>-114300</wp:posOffset>
          </wp:positionH>
          <wp:positionV relativeFrom="paragraph">
            <wp:posOffset>-235585</wp:posOffset>
          </wp:positionV>
          <wp:extent cx="2170182" cy="530271"/>
          <wp:effectExtent l="0" t="0" r="0" b="3175"/>
          <wp:wrapNone/>
          <wp:docPr id="3" name="Imagen 3" descr="Macintosh HD:Users:dricciul:Desktop:EDITORIAL 2015:Revistas:Working papers:WPMGEM cornis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WPMGEM cornisa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70182" cy="53027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53590F">
      <w:rPr>
        <w:rFonts w:ascii="Arial" w:hAnsi="Arial" w:cs="Arial"/>
        <w:sz w:val="16"/>
      </w:rPr>
      <w:t>INSTITUCIÓN UNIVERSITARIA POLITÉCNICO GRANCOLOMBIANO</w:t>
    </w:r>
    <w:r w:rsidRPr="0053590F">
      <w:rPr>
        <w:rFonts w:ascii="Arial" w:hAnsi="Arial" w:cs="Arial"/>
        <w:sz w:val="16"/>
      </w:rPr>
      <w:br/>
      <w:t>MAESTRÍA EN GERENCIA ESTRATÉGICA DE MERCADEO</w:t>
    </w:r>
    <w:r w:rsidRPr="0053590F">
      <w:rPr>
        <w:rFonts w:ascii="Arial" w:hAnsi="Arial" w:cs="Arial"/>
        <w:sz w:val="16"/>
      </w:rPr>
      <w:br/>
      <w:t>GRUPO DE INVESTIGACIÓN MERCADEO I+2</w:t>
    </w:r>
  </w:p>
  <w:p w14:paraId="124B2186" w14:textId="77777777" w:rsidR="0034019F" w:rsidRDefault="0034019F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8B5E1F9" w14:textId="3BA8A119" w:rsidR="0034019F" w:rsidRDefault="0075056D" w:rsidP="0053590F">
    <w:pPr>
      <w:pStyle w:val="Encabezado"/>
      <w:jc w:val="right"/>
      <w:rPr>
        <w:rFonts w:ascii="Arial" w:hAnsi="Arial" w:cs="Arial"/>
        <w:sz w:val="16"/>
      </w:rPr>
    </w:pPr>
    <w:r w:rsidRPr="0075056D">
      <w:rPr>
        <w:rFonts w:ascii="Arial" w:hAnsi="Arial" w:cs="Arial"/>
        <w:noProof/>
        <w:sz w:val="16"/>
        <w:lang w:eastAsia="es-CO"/>
      </w:rPr>
      <w:drawing>
        <wp:anchor distT="0" distB="0" distL="114300" distR="114300" simplePos="0" relativeHeight="251662336" behindDoc="0" locked="0" layoutInCell="1" allowOverlap="1" wp14:anchorId="1C37BBCD" wp14:editId="43DC5B47">
          <wp:simplePos x="0" y="0"/>
          <wp:positionH relativeFrom="column">
            <wp:posOffset>-114300</wp:posOffset>
          </wp:positionH>
          <wp:positionV relativeFrom="paragraph">
            <wp:posOffset>-464185</wp:posOffset>
          </wp:positionV>
          <wp:extent cx="2857500" cy="699770"/>
          <wp:effectExtent l="0" t="0" r="0" b="0"/>
          <wp:wrapNone/>
          <wp:docPr id="1" name="Imagen 1" descr="Macintosh HD:Users:dricciul:Desktop:EDITORIAL 2015:Revistas:Working papers:WPMGEM cornisaW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acintosh HD:Users:dricciul:Desktop:EDITORIAL 2015:Revistas:Working papers:WPMGEM cornisaW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857500" cy="6997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Arial" w:hAnsi="Arial" w:cs="Arial"/>
        <w:noProof/>
        <w:sz w:val="16"/>
        <w:lang w:eastAsia="es-CO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08FDE3A" wp14:editId="4F390D27">
              <wp:simplePos x="0" y="0"/>
              <wp:positionH relativeFrom="column">
                <wp:posOffset>-1142365</wp:posOffset>
              </wp:positionH>
              <wp:positionV relativeFrom="paragraph">
                <wp:posOffset>-464185</wp:posOffset>
              </wp:positionV>
              <wp:extent cx="7886065" cy="571500"/>
              <wp:effectExtent l="0" t="0" r="0" b="12700"/>
              <wp:wrapNone/>
              <wp:docPr id="4" name="Cuadro de texto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886065" cy="571500"/>
                      </a:xfrm>
                      <a:prstGeom prst="rect">
                        <a:avLst/>
                      </a:prstGeom>
                      <a:solidFill>
                        <a:schemeClr val="accent1">
                          <a:lumMod val="75000"/>
                        </a:schemeClr>
                      </a:solidFill>
                      <a:ln>
                        <a:noFill/>
                      </a:ln>
                      <a:effectLst/>
                      <a:extLst>
                        <a:ext uri="{C572A759-6A51-4108-AA02-DFA0A04FC94B}">
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9102584" w14:textId="5A760134" w:rsidR="0034019F" w:rsidRDefault="0034019F" w:rsidP="0075056D">
                          <w:pPr>
                            <w:jc w:val="right"/>
                          </w:pPr>
                        </w:p>
                        <w:p w14:paraId="66D44F8F" w14:textId="25A9BC3D" w:rsidR="0075056D" w:rsidRPr="0075056D" w:rsidRDefault="00435EA7" w:rsidP="00435EA7">
                          <w:pPr>
                            <w:jc w:val="center"/>
                            <w:rPr>
                              <w:color w:val="FFFFFF" w:themeColor="background1"/>
                            </w:rPr>
                          </w:pPr>
                          <w:r>
                            <w:rPr>
                              <w:color w:val="FFFFFF" w:themeColor="background1"/>
                            </w:rPr>
                            <w:t xml:space="preserve">                          </w:t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 w:rsidR="0075056D" w:rsidRPr="0075056D">
                            <w:rPr>
                              <w:color w:val="FFFFFF" w:themeColor="background1"/>
                            </w:rPr>
                            <w:t xml:space="preserve">MAESTRÍA EN </w:t>
                          </w:r>
                          <w:r w:rsidR="00A057AB">
                            <w:rPr>
                              <w:color w:val="FFFFFF" w:themeColor="background1"/>
                            </w:rPr>
                            <w:t>NEGOCIOS INTERNACIONALES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08FDE3A" id="_x0000_t202" coordsize="21600,21600" o:spt="202" path="m,l,21600r21600,l21600,xe">
              <v:stroke joinstyle="miter"/>
              <v:path gradientshapeok="t" o:connecttype="rect"/>
            </v:shapetype>
            <v:shape id="Cuadro de texto 4" o:spid="_x0000_s1026" type="#_x0000_t202" style="position:absolute;left:0;text-align:left;margin-left:-89.95pt;margin-top:-36.55pt;width:620.95pt;height: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" fillcolor="#2e74b5 [2404]" stroked="f">
              <v:textbox>
                <w:txbxContent>
                  <w:p w14:paraId="39102584" w14:textId="5A760134" w:rsidR="0034019F" w:rsidRDefault="0034019F" w:rsidP="0075056D">
                    <w:pPr>
                      <w:jc w:val="right"/>
                    </w:pPr>
                  </w:p>
                  <w:p w14:paraId="66D44F8F" w14:textId="25A9BC3D" w:rsidR="0075056D" w:rsidRPr="0075056D" w:rsidRDefault="00435EA7" w:rsidP="00435EA7">
                    <w:pPr>
                      <w:jc w:val="center"/>
                      <w:rPr>
                        <w:color w:val="FFFFFF" w:themeColor="background1"/>
                      </w:rPr>
                    </w:pPr>
                    <w:r>
                      <w:rPr>
                        <w:color w:val="FFFFFF" w:themeColor="background1"/>
                      </w:rPr>
                      <w:t xml:space="preserve">                          </w:t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 w:rsidR="0075056D" w:rsidRPr="0075056D">
                      <w:rPr>
                        <w:color w:val="FFFFFF" w:themeColor="background1"/>
                      </w:rPr>
                      <w:t xml:space="preserve">MAESTRÍA EN </w:t>
                    </w:r>
                    <w:r w:rsidR="00A057AB">
                      <w:rPr>
                        <w:color w:val="FFFFFF" w:themeColor="background1"/>
                      </w:rPr>
                      <w:t>NEGOCIOS INTERNACIONALES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color w:val="FFFFFF" w:themeColor="background1"/>
        <w:sz w:val="16"/>
      </w:rPr>
      <w:t>MAESTR</w:t>
    </w:r>
  </w:p>
  <w:p w14:paraId="106DEE5A" w14:textId="27AEC34D" w:rsidR="0034019F" w:rsidRDefault="0034019F" w:rsidP="00E31EAD">
    <w:pPr>
      <w:pStyle w:val="Encabezado"/>
      <w:jc w:val="center"/>
      <w:rPr>
        <w:rFonts w:ascii="Arial" w:hAnsi="Arial" w:cs="Arial"/>
        <w:sz w:val="16"/>
      </w:rPr>
    </w:pPr>
    <w:r>
      <w:rPr>
        <w:rFonts w:ascii="Arial" w:hAnsi="Arial" w:cs="Arial"/>
        <w:sz w:val="16"/>
      </w:rPr>
      <w:br/>
    </w:r>
  </w:p>
  <w:p w14:paraId="53401A5F" w14:textId="77777777" w:rsidR="0034019F" w:rsidRDefault="0034019F" w:rsidP="00E31EAD">
    <w:pPr>
      <w:pStyle w:val="Encabezado"/>
      <w:rPr>
        <w:rFonts w:ascii="Arial" w:hAnsi="Arial" w:cs="Arial"/>
        <w:sz w:val="16"/>
      </w:rPr>
    </w:pPr>
  </w:p>
  <w:p w14:paraId="328FDE40" w14:textId="5EEFB0BA" w:rsidR="0034019F" w:rsidRPr="0053590F" w:rsidRDefault="0034019F" w:rsidP="00E31EAD">
    <w:pPr>
      <w:pStyle w:val="Encabezado"/>
      <w:rPr>
        <w:rFonts w:ascii="Arial" w:hAnsi="Arial" w:cs="Arial"/>
        <w:sz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DD2675C"/>
    <w:multiLevelType w:val="hybridMultilevel"/>
    <w:tmpl w:val="588679B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43570C6"/>
    <w:multiLevelType w:val="hybridMultilevel"/>
    <w:tmpl w:val="569AACE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663772"/>
    <w:multiLevelType w:val="hybridMultilevel"/>
    <w:tmpl w:val="6E2876B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A06C3"/>
    <w:rsid w:val="0006401D"/>
    <w:rsid w:val="000A69D0"/>
    <w:rsid w:val="000C7A71"/>
    <w:rsid w:val="001229DF"/>
    <w:rsid w:val="001823F8"/>
    <w:rsid w:val="001C4376"/>
    <w:rsid w:val="00287FEE"/>
    <w:rsid w:val="002E0444"/>
    <w:rsid w:val="0034019F"/>
    <w:rsid w:val="003B058A"/>
    <w:rsid w:val="0041444C"/>
    <w:rsid w:val="00435EA7"/>
    <w:rsid w:val="00441151"/>
    <w:rsid w:val="004F6DCD"/>
    <w:rsid w:val="00510A13"/>
    <w:rsid w:val="0053590F"/>
    <w:rsid w:val="00604096"/>
    <w:rsid w:val="00627DD9"/>
    <w:rsid w:val="0075056D"/>
    <w:rsid w:val="00774EB3"/>
    <w:rsid w:val="007E0D19"/>
    <w:rsid w:val="00803D83"/>
    <w:rsid w:val="008565F4"/>
    <w:rsid w:val="008B24E5"/>
    <w:rsid w:val="00A057AB"/>
    <w:rsid w:val="00B24846"/>
    <w:rsid w:val="00B32660"/>
    <w:rsid w:val="00B7103B"/>
    <w:rsid w:val="00B85835"/>
    <w:rsid w:val="00BF30F7"/>
    <w:rsid w:val="00CD7E54"/>
    <w:rsid w:val="00D03CDE"/>
    <w:rsid w:val="00D656EA"/>
    <w:rsid w:val="00D738E8"/>
    <w:rsid w:val="00DE5145"/>
    <w:rsid w:val="00E31EAD"/>
    <w:rsid w:val="00E414C5"/>
    <w:rsid w:val="00E77625"/>
    <w:rsid w:val="00EA06C3"/>
    <w:rsid w:val="00FA4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D1A09A3"/>
  <w15:docId w15:val="{DC6A0E75-611E-405D-A989-4F4CE7232F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Descripcin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Sombreadoclaro">
    <w:name w:val="Light Shading"/>
    <w:basedOn w:val="Tabla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229DF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1229DF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90F"/>
  </w:style>
  <w:style w:type="paragraph" w:styleId="Piedepgina">
    <w:name w:val="footer"/>
    <w:basedOn w:val="Normal"/>
    <w:link w:val="Piedepgina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90F"/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B8583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B8583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363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06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77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36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pa.org/" TargetMode="External"/><Relationship Id="rId13" Type="http://schemas.openxmlformats.org/officeDocument/2006/relationships/hyperlink" Target="http://plagiarisma.net/es/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plagscan.com/es/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plagium.com/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http://repository.poligran.edu.co/handle/10823/328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://normasapa.com/" TargetMode="External"/><Relationship Id="rId14" Type="http://schemas.openxmlformats.org/officeDocument/2006/relationships/hyperlink" Target="http://www.plagtracker.com/es/" TargetMode="Externa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A41CEB-06A9-4DD8-AFFC-58F1A5DBB5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6</Pages>
  <Words>1192</Words>
  <Characters>6559</Characters>
  <Application>Microsoft Office Word</Application>
  <DocSecurity>0</DocSecurity>
  <Lines>54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dra Patricia Rojas Berrio</dc:creator>
  <cp:keywords/>
  <dc:description/>
  <cp:lastModifiedBy>PINEDA ESCOBAR MARIA ALEJANDRA</cp:lastModifiedBy>
  <cp:revision>17</cp:revision>
  <dcterms:created xsi:type="dcterms:W3CDTF">2016-01-27T19:41:00Z</dcterms:created>
  <dcterms:modified xsi:type="dcterms:W3CDTF">2018-03-05T2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projasb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